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119BD01"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1F990734" w14:textId="7FCE5E97" w:rsidR="001D240C" w:rsidRDefault="001D240C" w:rsidP="00315216">
      <w:pPr>
        <w:pStyle w:val="Heading2"/>
      </w:pPr>
      <w:r>
        <w:t>Acknowledgments</w:t>
      </w:r>
    </w:p>
    <w:p w14:paraId="4CB6119C" w14:textId="113CC4C9" w:rsidR="001D240C" w:rsidRDefault="001D240C" w:rsidP="001D240C">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p>
    <w:p w14:paraId="5F0E86DB" w14:textId="2D509A84" w:rsidR="00315216" w:rsidRPr="00315216" w:rsidRDefault="00315216" w:rsidP="00315216">
      <w:pPr>
        <w:pStyle w:val="Heading2"/>
      </w:pPr>
      <w:r>
        <w:t>References</w:t>
      </w:r>
      <w:bookmarkStart w:id="1" w:name="_GoBack"/>
      <w:bookmarkEnd w:id="1"/>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P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4932E739" w14:textId="23749546"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0645F" w14:textId="77777777" w:rsidR="00066655" w:rsidRDefault="00066655" w:rsidP="00522EEC">
      <w:r>
        <w:separator/>
      </w:r>
    </w:p>
  </w:endnote>
  <w:endnote w:type="continuationSeparator" w:id="0">
    <w:p w14:paraId="364E2331" w14:textId="77777777" w:rsidR="00066655" w:rsidRDefault="0006665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6655">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638F0" w14:textId="77777777" w:rsidR="00066655" w:rsidRDefault="00066655" w:rsidP="00522EEC">
      <w:r>
        <w:separator/>
      </w:r>
    </w:p>
  </w:footnote>
  <w:footnote w:type="continuationSeparator" w:id="0">
    <w:p w14:paraId="261A6B1B" w14:textId="77777777" w:rsidR="00066655" w:rsidRDefault="0006665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1B45"/>
    <w:rsid w:val="00E5463A"/>
    <w:rsid w:val="00E547FB"/>
    <w:rsid w:val="00E565FB"/>
    <w:rsid w:val="00E566B9"/>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0D594-C7A3-8842-8AB6-AF6F1EDFB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3</Pages>
  <Words>25156</Words>
  <Characters>143394</Characters>
  <Application>Microsoft Macintosh Word</Application>
  <DocSecurity>0</DocSecurity>
  <Lines>1194</Lines>
  <Paragraphs>33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68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5</cp:revision>
  <cp:lastPrinted>2016-10-11T17:01:00Z</cp:lastPrinted>
  <dcterms:created xsi:type="dcterms:W3CDTF">2016-10-11T17:01:00Z</dcterms:created>
  <dcterms:modified xsi:type="dcterms:W3CDTF">2016-10-1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